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7277C52" w:rsidR="00715D55"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50D934B9" w14:textId="5547148D" w:rsidR="00025661" w:rsidRPr="0081508A" w:rsidRDefault="00025661">
      <w:pPr>
        <w:rPr>
          <w:rFonts w:ascii="Times New Roman" w:hAnsi="Times New Roman" w:cs="Times New Roman"/>
          <w:vertAlign w:val="superscript"/>
        </w:rPr>
      </w:pPr>
      <w:proofErr w:type="spellStart"/>
      <w:r>
        <w:rPr>
          <w:rFonts w:ascii="Times New Roman" w:hAnsi="Times New Roman" w:cs="Times New Roman"/>
        </w:rPr>
        <w:t>Yulia</w:t>
      </w:r>
      <w:proofErr w:type="spellEnd"/>
      <w:r>
        <w:rPr>
          <w:rFonts w:ascii="Times New Roman" w:hAnsi="Times New Roman" w:cs="Times New Roman"/>
        </w:rPr>
        <w:t xml:space="preserve"> M. Zvereva</w:t>
      </w:r>
      <w:r>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632148DF" w14:textId="77777777" w:rsidR="00715D55" w:rsidRPr="0081508A" w:rsidRDefault="00715D55">
      <w:pPr>
        <w:rPr>
          <w:rFonts w:ascii="Times New Roman" w:hAnsi="Times New Roman" w:cs="Times New Roman"/>
        </w:rPr>
      </w:pPr>
      <w:bookmarkStart w:id="0" w:name="_GoBack"/>
      <w:bookmarkEnd w:id="0"/>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349743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For example, agricultu</w:t>
      </w:r>
      <w:r w:rsidR="00324922">
        <w:rPr>
          <w:rFonts w:ascii="Times New Roman" w:eastAsia="Times New Roman" w:hAnsi="Times New Roman" w:cs="Times New Roman"/>
          <w:sz w:val="24"/>
          <w:szCs w:val="24"/>
        </w:rPr>
        <w:t xml:space="preserve">r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AEF1D16"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1"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harmaceuticals and personal care products (PPCPs</w:t>
      </w:r>
      <w:r w:rsidRPr="00324922">
        <w:rPr>
          <w:rFonts w:ascii="Times New Roman" w:eastAsia="Times New Roman" w:hAnsi="Times New Roman" w:cs="Times New Roman"/>
          <w:sz w:val="24"/>
          <w:szCs w:val="24"/>
        </w:rPr>
        <w:t xml:space="preserve">) </w:t>
      </w:r>
      <w:r w:rsidR="009A6AFC" w:rsidRPr="00324922">
        <w:rPr>
          <w:rFonts w:ascii="Times New Roman" w:eastAsia="Times New Roman" w:hAnsi="Times New Roman" w:cs="Times New Roman"/>
          <w:sz w:val="24"/>
          <w:szCs w:val="24"/>
        </w:rPr>
        <w:fldChar w:fldCharType="begin"/>
      </w:r>
      <w:r w:rsidR="00240AC9" w:rsidRPr="00324922">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sidRPr="00324922">
        <w:rPr>
          <w:rFonts w:ascii="Times New Roman" w:eastAsia="Times New Roman" w:hAnsi="Times New Roman" w:cs="Times New Roman"/>
          <w:sz w:val="24"/>
          <w:szCs w:val="24"/>
        </w:rPr>
        <w:fldChar w:fldCharType="separate"/>
      </w:r>
      <w:r w:rsidR="00410273" w:rsidRPr="00324922">
        <w:rPr>
          <w:rFonts w:ascii="Times New Roman" w:hAnsi="Times New Roman" w:cs="Times New Roman"/>
          <w:sz w:val="24"/>
          <w:szCs w:val="24"/>
        </w:rPr>
        <w:t>(Rosi-Marshall and Royer 2012; Meyer et al. 2019)</w:t>
      </w:r>
      <w:r w:rsidR="009A6AFC" w:rsidRPr="00324922">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w:t>
      </w:r>
      <w:r w:rsidR="002B712F">
        <w:rPr>
          <w:rFonts w:ascii="Times New Roman" w:eastAsia="Times New Roman" w:hAnsi="Times New Roman" w:cs="Times New Roman"/>
          <w:sz w:val="24"/>
          <w:szCs w:val="24"/>
        </w:rPr>
        <w:t xml:space="preserve">consistent </w:t>
      </w:r>
      <w:r w:rsidR="00E86FF8">
        <w:rPr>
          <w:rFonts w:ascii="Times New Roman" w:eastAsia="Times New Roman" w:hAnsi="Times New Roman" w:cs="Times New Roman"/>
          <w:sz w:val="24"/>
          <w:szCs w:val="24"/>
        </w:rPr>
        <w:t xml:space="preserve">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5D1734EA"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2B712F">
        <w:rPr>
          <w:rFonts w:ascii="Times New Roman" w:eastAsia="Times New Roman" w:hAnsi="Times New Roman" w:cs="Times New Roman"/>
          <w:sz w:val="24"/>
          <w:szCs w:val="24"/>
        </w:rPr>
        <w:t xml:space="preserve">food web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09EF19A2"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2B712F">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232452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02FF0A62"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lastRenderedPageBreak/>
        <w:t xml:space="preserve">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FB5D5F">
        <w:rPr>
          <w:rFonts w:ascii="Times New Roman" w:eastAsia="Times New Roman" w:hAnsi="Times New Roman" w:cs="Times New Roman"/>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FB5D5F">
        <w:rPr>
          <w:rFonts w:ascii="Times New Roman" w:eastAsia="Times New Roman" w:hAnsi="Times New Roman" w:cs="Times New Roman"/>
          <w:sz w:val="24"/>
          <w:szCs w:val="24"/>
        </w:rPr>
        <w:t>P</w:t>
      </w:r>
      <w:r w:rsidR="006D4ADB" w:rsidRPr="00FB5D5F">
        <w:rPr>
          <w:rFonts w:ascii="Times New Roman" w:eastAsia="Times New Roman" w:hAnsi="Times New Roman" w:cs="Times New Roman"/>
          <w:sz w:val="24"/>
          <w:szCs w:val="24"/>
        </w:rPr>
        <w:t>l</w:t>
      </w:r>
      <w:r w:rsidR="00A87BAC" w:rsidRPr="00FB5D5F">
        <w:rPr>
          <w:rFonts w:ascii="Times New Roman" w:eastAsia="Times New Roman" w:hAnsi="Times New Roman" w:cs="Times New Roman"/>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68FF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FB5D5F">
        <w:rPr>
          <w:rFonts w:ascii="Times New Roman" w:eastAsia="Times New Roman" w:hAnsi="Times New Roman" w:cs="Times New Roman"/>
          <w:sz w:val="24"/>
          <w:szCs w:val="24"/>
        </w:rPr>
        <w:t>,</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5B24AE1C"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0EA9F1E"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 et al., 2013). Although our study was not designed to evaluate the 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toxicological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3C5C25C4"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AD5DA9"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w:t>
      </w:r>
      <w:r w:rsidR="00514479">
        <w:rPr>
          <w:rFonts w:ascii="Times New Roman" w:eastAsia="Times New Roman" w:hAnsi="Times New Roman" w:cs="Times New Roman"/>
          <w:sz w:val="24"/>
          <w:szCs w:val="24"/>
        </w:rPr>
        <w:lastRenderedPageBreak/>
        <w:t xml:space="preserve">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EC95A3" w14:textId="77777777" w:rsidR="007B22EC" w:rsidRDefault="00A92B32" w:rsidP="007B22EC">
      <w:pPr>
        <w:pStyle w:val="Bibliography"/>
      </w:pPr>
      <w:r w:rsidRPr="00A92B32">
        <w:fldChar w:fldCharType="begin"/>
      </w:r>
      <w:r w:rsidR="003E64B9">
        <w:instrText xml:space="preserve"> ADDIN ZOTERO_BIBL {"uncited":[],"omitted":[],"custom":[]} CSL_BIBLIOGRAPHY </w:instrText>
      </w:r>
      <w:r w:rsidRPr="00A92B32">
        <w:fldChar w:fldCharType="separate"/>
      </w:r>
      <w:r w:rsidR="007B22EC">
        <w:t xml:space="preserve">Anderson, M. J. 2001. A new method for non-parametric multivariate analysis of variance. Austral Ecology </w:t>
      </w:r>
      <w:r w:rsidR="007B22EC">
        <w:rPr>
          <w:b/>
          <w:bCs/>
        </w:rPr>
        <w:t>26</w:t>
      </w:r>
      <w:r w:rsidR="007B22EC">
        <w:t>: 32–46. doi:10.1111/j.1442-9993.2001.01070.pp.x</w:t>
      </w:r>
    </w:p>
    <w:p w14:paraId="14356DC0" w14:textId="77777777" w:rsidR="007B22EC" w:rsidRDefault="007B22EC" w:rsidP="007B22EC">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0C028ED" w14:textId="77777777" w:rsidR="007B22EC" w:rsidRDefault="007B22EC" w:rsidP="007B22EC">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6EF058E" w14:textId="77777777" w:rsidR="007B22EC" w:rsidRDefault="007B22EC" w:rsidP="007B22EC">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AB50348" w14:textId="77777777" w:rsidR="007B22EC" w:rsidRDefault="007B22EC" w:rsidP="007B22EC">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D4BD42B" w14:textId="77777777" w:rsidR="007B22EC" w:rsidRDefault="007B22EC" w:rsidP="007B22EC">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1176EDC" w14:textId="77777777" w:rsidR="007B22EC" w:rsidRDefault="007B22EC" w:rsidP="007B22EC">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4B049D80" w14:textId="77777777" w:rsidR="007B22EC" w:rsidRDefault="007B22EC" w:rsidP="007B22EC">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B1B1E74" w14:textId="77777777" w:rsidR="007B22EC" w:rsidRDefault="007B22EC" w:rsidP="007B22EC">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2A6C11A6" w14:textId="77777777" w:rsidR="007B22EC" w:rsidRDefault="007B22EC" w:rsidP="007B22EC">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0EEDC80D" w14:textId="77777777" w:rsidR="007B22EC" w:rsidRDefault="007B22EC" w:rsidP="007B22EC">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3205DC8" w14:textId="77777777" w:rsidR="007B22EC" w:rsidRDefault="007B22EC" w:rsidP="007B22EC">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BBAB14D" w14:textId="77777777" w:rsidR="007B22EC" w:rsidRDefault="007B22EC" w:rsidP="007B22EC">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6430A32C" w14:textId="77777777" w:rsidR="007B22EC" w:rsidRDefault="007B22EC" w:rsidP="007B22EC">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38F0C4C6" w14:textId="77777777" w:rsidR="007B22EC" w:rsidRDefault="007B22EC" w:rsidP="007B22EC">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07B9A817" w14:textId="77777777" w:rsidR="007B22EC" w:rsidRDefault="007B22EC" w:rsidP="007B22EC">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8722AC2" w14:textId="77777777" w:rsidR="007B22EC" w:rsidRDefault="007B22EC" w:rsidP="007B22EC">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4EDF3B5A" w14:textId="77777777" w:rsidR="007B22EC" w:rsidRDefault="007B22EC" w:rsidP="007B22EC">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4F4D4AB" w14:textId="77777777" w:rsidR="007B22EC" w:rsidRDefault="007B22EC" w:rsidP="007B22EC">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1F8F9052" w14:textId="77777777" w:rsidR="007B22EC" w:rsidRDefault="007B22EC" w:rsidP="007B22EC">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61A0585A" w14:textId="77777777" w:rsidR="007B22EC" w:rsidRDefault="007B22EC" w:rsidP="007B22EC">
      <w:pPr>
        <w:pStyle w:val="Bibliography"/>
      </w:pPr>
      <w:r>
        <w:t xml:space="preserve">Galloway, J. N., F. J. Dentener, D. G. Capone, and others. 2004. Nitrogen Cycles: Past, Present, and Future. Biogeochemistry </w:t>
      </w:r>
      <w:r>
        <w:rPr>
          <w:b/>
          <w:bCs/>
        </w:rPr>
        <w:t>70</w:t>
      </w:r>
      <w:r>
        <w:t>: 153–226. doi:10.1007/s10533-004-0370-0</w:t>
      </w:r>
    </w:p>
    <w:p w14:paraId="5F6A683C" w14:textId="77777777" w:rsidR="007B22EC" w:rsidRDefault="007B22EC" w:rsidP="007B22EC">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102DA316" w14:textId="77777777" w:rsidR="007B22EC" w:rsidRDefault="007B22EC" w:rsidP="007B22EC">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1D63BF0" w14:textId="77777777" w:rsidR="007B22EC" w:rsidRDefault="007B22EC" w:rsidP="007B22EC">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C641D3" w14:textId="77777777" w:rsidR="007B22EC" w:rsidRDefault="007B22EC" w:rsidP="007B22EC">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1AD81B1D" w14:textId="77777777" w:rsidR="007B22EC" w:rsidRDefault="007B22EC" w:rsidP="007B22EC">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6F94EABE" w14:textId="77777777" w:rsidR="007B22EC" w:rsidRDefault="007B22EC" w:rsidP="007B22EC">
      <w:pPr>
        <w:pStyle w:val="Bibliography"/>
      </w:pPr>
      <w:r>
        <w:t xml:space="preserve">Hampton, S. E., S. McGowan, T. Ozersky, and others. 2018. Recent ecological change in ancient lakes. Limnology and Oceanography </w:t>
      </w:r>
      <w:r>
        <w:rPr>
          <w:b/>
          <w:bCs/>
        </w:rPr>
        <w:t>63</w:t>
      </w:r>
      <w:r>
        <w:t>: 2277–2304. doi:10.1002/lno.10938</w:t>
      </w:r>
    </w:p>
    <w:p w14:paraId="3EFE789B" w14:textId="77777777" w:rsidR="007B22EC" w:rsidRDefault="007B22EC" w:rsidP="007B22EC">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43659645" w14:textId="77777777" w:rsidR="007B22EC" w:rsidRDefault="007B22EC" w:rsidP="007B22EC">
      <w:pPr>
        <w:pStyle w:val="Bibliography"/>
      </w:pPr>
      <w:r>
        <w:t xml:space="preserve">Hollingsworth, R. G., J. W. Armstrong, and E. Campbell. 2002. Caffeine as a repellent for slugs and snails. Nature </w:t>
      </w:r>
      <w:r>
        <w:rPr>
          <w:b/>
          <w:bCs/>
        </w:rPr>
        <w:t>417</w:t>
      </w:r>
      <w:r>
        <w:t>: 915–916. doi:10.1038/417915a</w:t>
      </w:r>
    </w:p>
    <w:p w14:paraId="2B42A53E" w14:textId="77777777" w:rsidR="007B22EC" w:rsidRDefault="007B22EC" w:rsidP="007B22EC">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36C9FCA3" w14:textId="77777777" w:rsidR="007B22EC" w:rsidRDefault="007B22EC" w:rsidP="007B22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DEDCD22" w14:textId="77777777" w:rsidR="007B22EC" w:rsidRDefault="007B22EC" w:rsidP="007B22EC">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26E37BFA" w14:textId="77777777" w:rsidR="007B22EC" w:rsidRDefault="007B22EC" w:rsidP="007B22EC">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017EB95" w14:textId="77777777" w:rsidR="007B22EC" w:rsidRDefault="007B22EC" w:rsidP="007B22EC">
      <w:pPr>
        <w:pStyle w:val="Bibliography"/>
      </w:pPr>
      <w:r>
        <w:t>Johnson, R. A., and D. V. Wichern. 2007. Applied Multivariate Statistical Analysis, 6th ed. Prentice Hall.</w:t>
      </w:r>
    </w:p>
    <w:p w14:paraId="30B56ABA" w14:textId="77777777" w:rsidR="007B22EC" w:rsidRDefault="007B22EC" w:rsidP="007B22EC">
      <w:pPr>
        <w:pStyle w:val="Bibliography"/>
      </w:pPr>
      <w:r>
        <w:t>Kaufman, L., and P. J. Rousseeuw. 2005. Finding Groups in Data: An Introduction to Cluster Analysis, 1st Edition. Wiley-Interscience.</w:t>
      </w:r>
    </w:p>
    <w:p w14:paraId="3ACC32DF" w14:textId="77777777" w:rsidR="007B22EC" w:rsidRDefault="007B22EC" w:rsidP="007B22EC">
      <w:pPr>
        <w:pStyle w:val="Bibliography"/>
      </w:pPr>
      <w:r>
        <w:t xml:space="preserve">Kelly, J. R., and R. E. Scheibling. 2012. Fatty acids as dietary tracers in benthic food webs. Marine Ecology Progress Series </w:t>
      </w:r>
      <w:r>
        <w:rPr>
          <w:b/>
          <w:bCs/>
        </w:rPr>
        <w:t>446</w:t>
      </w:r>
      <w:r>
        <w:t>: 1–22. doi:10.3354/meps09559</w:t>
      </w:r>
    </w:p>
    <w:p w14:paraId="46C85932" w14:textId="77777777" w:rsidR="007B22EC" w:rsidRDefault="007B22EC" w:rsidP="007B22EC">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F12B83F" w14:textId="77777777" w:rsidR="007B22EC" w:rsidRDefault="007B22EC" w:rsidP="007B22EC">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C32FDA3" w14:textId="77777777" w:rsidR="007B22EC" w:rsidRDefault="007B22EC" w:rsidP="007B22EC">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B392B43" w14:textId="77777777" w:rsidR="007B22EC" w:rsidRDefault="007B22EC" w:rsidP="007B22EC">
      <w:pPr>
        <w:pStyle w:val="Bibliography"/>
      </w:pPr>
      <w:r>
        <w:t>Kozhov, M. M. 1963. Lake Baikal and its Life, Springer Science &amp; Business Media.</w:t>
      </w:r>
    </w:p>
    <w:p w14:paraId="4B3D6309" w14:textId="77777777" w:rsidR="007B22EC" w:rsidRDefault="007B22EC" w:rsidP="007B22EC">
      <w:pPr>
        <w:pStyle w:val="Bibliography"/>
      </w:pPr>
      <w:r>
        <w:t>Kozhova, O. M., and L. R. Izmest’eva. 1998. Lake Baikal: Evolution and Biodiversity, Backhuys Publishers.</w:t>
      </w:r>
    </w:p>
    <w:p w14:paraId="0D0D24DE" w14:textId="77777777" w:rsidR="007B22EC" w:rsidRDefault="007B22EC" w:rsidP="007B22EC">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C4C0EE5" w14:textId="77777777" w:rsidR="007B22EC" w:rsidRDefault="007B22EC" w:rsidP="007B22EC">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1CE45484" w14:textId="77777777" w:rsidR="007B22EC" w:rsidRDefault="007B22EC" w:rsidP="007B22EC">
      <w:pPr>
        <w:pStyle w:val="Bibliography"/>
      </w:pPr>
      <w:r>
        <w:t>Legendre, P., and L. Legendre. 2012. Numerical Ecology, 3rd ed. Elsevier.</w:t>
      </w:r>
    </w:p>
    <w:p w14:paraId="7E8AFFF3" w14:textId="77777777" w:rsidR="007B22EC" w:rsidRDefault="007B22EC" w:rsidP="007B22EC">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58A0FBA" w14:textId="77777777" w:rsidR="007B22EC" w:rsidRDefault="007B22EC" w:rsidP="007B22EC">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C8A358E" w14:textId="77777777" w:rsidR="007B22EC" w:rsidRDefault="007B22EC" w:rsidP="007B22EC">
      <w:pPr>
        <w:pStyle w:val="Bibliography"/>
      </w:pPr>
      <w:r>
        <w:t>Mazzella, L., and G. F. Russo. 1989. Grazing effect of two Gibbula species (Mollusca, Archaeogastropoda) on the epiphytic community of Posidonia oceanica leaves.</w:t>
      </w:r>
    </w:p>
    <w:p w14:paraId="2D353A0A" w14:textId="77777777" w:rsidR="007B22EC" w:rsidRDefault="007B22EC" w:rsidP="007B22EC">
      <w:pPr>
        <w:pStyle w:val="Bibliography"/>
      </w:pPr>
      <w:r>
        <w:t xml:space="preserve">McIntyre, P. B., and A. S. Flecker. 2006. Rapid turnover of tissue nitrogen of primary consumers in tropical freshwaters. Oecologia </w:t>
      </w:r>
      <w:r>
        <w:rPr>
          <w:b/>
          <w:bCs/>
        </w:rPr>
        <w:t>148</w:t>
      </w:r>
      <w:r>
        <w:t>: 12–21. doi:10.1007/s00442-005-0354-3</w:t>
      </w:r>
    </w:p>
    <w:p w14:paraId="6E0066F9" w14:textId="77777777" w:rsidR="007B22EC" w:rsidRDefault="007B22EC" w:rsidP="007B22EC">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207B5A64" w14:textId="77777777" w:rsidR="007B22EC" w:rsidRDefault="007B22EC" w:rsidP="007B22EC">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37477297" w14:textId="77777777" w:rsidR="007B22EC" w:rsidRDefault="007B22EC" w:rsidP="007B22EC">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4B03D08A" w14:textId="77777777" w:rsidR="007B22EC" w:rsidRDefault="007B22EC" w:rsidP="007B22EC">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6C64151F" w14:textId="77777777" w:rsidR="007B22EC" w:rsidRDefault="007B22EC" w:rsidP="007B22EC">
      <w:pPr>
        <w:pStyle w:val="Bibliography"/>
      </w:pPr>
      <w:r>
        <w:t>Moran, P. W., S. E. Cox, S. S. Embrey, R. L. Huffman, T. D. Olsen, and S. C. Fradkin. 2012. Sources and Sinks of Nitrogen and Phosphorus in a Deep, Oligotrophic Lake, Lake Crescent, Olympic National Park, Washington. US Geological Survey.</w:t>
      </w:r>
    </w:p>
    <w:p w14:paraId="568B420B" w14:textId="77777777" w:rsidR="007B22EC" w:rsidRDefault="007B22EC" w:rsidP="007B22EC">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7717C89" w14:textId="77777777" w:rsidR="007B22EC" w:rsidRDefault="007B22EC" w:rsidP="007B22EC">
      <w:pPr>
        <w:pStyle w:val="Bibliography"/>
      </w:pPr>
      <w:r>
        <w:t>Oksanen, J., F. G. Blanchet, M. Friendly, and others. 2019. vegan: Community Ecology Package,.</w:t>
      </w:r>
    </w:p>
    <w:p w14:paraId="17C353C3" w14:textId="77777777" w:rsidR="007B22EC" w:rsidRDefault="007B22EC" w:rsidP="007B22EC">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3B7117F6" w14:textId="77777777" w:rsidR="007B22EC" w:rsidRDefault="007B22EC" w:rsidP="007B22EC">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7CB11413" w14:textId="77777777" w:rsidR="007B22EC" w:rsidRDefault="007B22EC" w:rsidP="007B22EC">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305C29B2" w14:textId="77777777" w:rsidR="007B22EC" w:rsidRDefault="007B22EC" w:rsidP="007B22EC">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5AB850D4" w14:textId="77777777" w:rsidR="007B22EC" w:rsidRDefault="007B22EC" w:rsidP="007B22EC">
      <w:pPr>
        <w:pStyle w:val="Bibliography"/>
      </w:pPr>
      <w:r>
        <w:t>R Core Team. 2019. R: A Language and Environment for Statistical Computing,.</w:t>
      </w:r>
    </w:p>
    <w:p w14:paraId="6C01B393" w14:textId="77777777" w:rsidR="007B22EC" w:rsidRDefault="007B22EC" w:rsidP="007B22EC">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852F116" w14:textId="77777777" w:rsidR="007B22EC" w:rsidRDefault="007B22EC" w:rsidP="007B22EC">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40F79503" w14:textId="77777777" w:rsidR="007B22EC" w:rsidRDefault="007B22EC" w:rsidP="007B22EC">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751C5A85" w14:textId="77777777" w:rsidR="007B22EC" w:rsidRDefault="007B22EC" w:rsidP="007B22EC">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BC996A0" w14:textId="77777777" w:rsidR="007B22EC" w:rsidRDefault="007B22EC" w:rsidP="007B22EC">
      <w:pPr>
        <w:pStyle w:val="Bibliography"/>
      </w:pPr>
      <w:r>
        <w:t xml:space="preserve">Sargent, J. R., and S. Falk-Petersen. 1988. The lipid biochemistry of calanoid copepods. Hydrobiologia </w:t>
      </w:r>
      <w:r>
        <w:rPr>
          <w:b/>
          <w:bCs/>
        </w:rPr>
        <w:t>167–168</w:t>
      </w:r>
      <w:r>
        <w:t>: 101–114. doi:10.1007/BF00026297</w:t>
      </w:r>
    </w:p>
    <w:p w14:paraId="5FA47122" w14:textId="77777777" w:rsidR="007B22EC" w:rsidRDefault="007B22EC" w:rsidP="007B22EC">
      <w:pPr>
        <w:pStyle w:val="Bibliography"/>
      </w:pPr>
      <w:r>
        <w:t xml:space="preserve">Savage, C., and R. Elmgren. 2004. MACROALGAL (FUCUS VESICULOSUS) δ15N VALUES TRACE DECREASE IN SEWAGE INFLUENCE. Ecological Applications </w:t>
      </w:r>
      <w:r>
        <w:rPr>
          <w:b/>
          <w:bCs/>
        </w:rPr>
        <w:t>14</w:t>
      </w:r>
      <w:r>
        <w:t>: 517–526. doi:10.1890/02-5396</w:t>
      </w:r>
    </w:p>
    <w:p w14:paraId="42950C9A" w14:textId="77777777" w:rsidR="007B22EC" w:rsidRDefault="007B22EC" w:rsidP="007B22EC">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6B115552" w14:textId="77777777" w:rsidR="007B22EC" w:rsidRDefault="007B22EC" w:rsidP="007B22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30321C7" w14:textId="77777777" w:rsidR="007B22EC" w:rsidRDefault="007B22EC" w:rsidP="007B22EC">
      <w:pPr>
        <w:pStyle w:val="Bibliography"/>
      </w:pPr>
      <w:r>
        <w:t>Sneath, P. H. A., and R. R. Sokal. 1973. Numerical Taxonomy: The Principles and Practice of Numerical Classification, W. H. Freeman.</w:t>
      </w:r>
    </w:p>
    <w:p w14:paraId="7A3393D9" w14:textId="77777777" w:rsidR="007B22EC" w:rsidRDefault="007B22EC" w:rsidP="007B22EC">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27BBF3C1" w14:textId="77777777" w:rsidR="007B22EC" w:rsidRDefault="007B22EC" w:rsidP="007B22EC">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7082F9C5" w14:textId="77777777" w:rsidR="007B22EC" w:rsidRDefault="007B22EC" w:rsidP="007B22EC">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6BB4DF6B" w14:textId="77777777" w:rsidR="007B22EC" w:rsidRDefault="007B22EC" w:rsidP="007B22EC">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4EBF898" w14:textId="77777777" w:rsidR="007B22EC" w:rsidRDefault="007B22EC" w:rsidP="007B22EC">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BACA846" w14:textId="77777777" w:rsidR="007B22EC" w:rsidRDefault="007B22EC" w:rsidP="007B22EC">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9C06316" w14:textId="77777777" w:rsidR="007B22EC" w:rsidRDefault="007B22EC" w:rsidP="007B22EC">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4A64525" w14:textId="77777777" w:rsidR="007B22EC" w:rsidRDefault="007B22EC" w:rsidP="007B22EC">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9B76379" w14:textId="77777777" w:rsidR="007B22EC" w:rsidRDefault="007B22EC" w:rsidP="007B22EC">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1B6FFA4B" w14:textId="77777777" w:rsidR="007B22EC" w:rsidRDefault="007B22EC" w:rsidP="007B22EC">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1E1C0DA" w14:textId="77777777" w:rsidR="007B22EC" w:rsidRDefault="007B22EC" w:rsidP="007B22EC">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CB0281D" w14:textId="77777777" w:rsidR="007B22EC" w:rsidRDefault="007B22EC" w:rsidP="007B22EC">
      <w:pPr>
        <w:pStyle w:val="Bibliography"/>
      </w:pPr>
      <w:r>
        <w:t>Wickham, H. 2016. ggplot2: Elegant Graphics for Data Analysis, Springer-Verlag.</w:t>
      </w:r>
    </w:p>
    <w:p w14:paraId="4CFFADDC" w14:textId="77777777" w:rsidR="007B22EC" w:rsidRDefault="007B22EC" w:rsidP="007B22EC">
      <w:pPr>
        <w:pStyle w:val="Bibliography"/>
      </w:pPr>
      <w:r>
        <w:t>Wickham, H., R. Francois, L. Henry, and K. Mueller. 2019. dplyr: A Grammar of Data Manipulation,.</w:t>
      </w:r>
    </w:p>
    <w:p w14:paraId="07BDBC26" w14:textId="77777777" w:rsidR="007B22EC" w:rsidRDefault="007B22EC" w:rsidP="007B22EC">
      <w:pPr>
        <w:pStyle w:val="Bibliography"/>
      </w:pPr>
      <w:r>
        <w:t>Wickham, H., and L. Henry. 2019. tidyr: Easily Tidy Data with ‘spread()’ and ‘gather()’ Functions,.</w:t>
      </w:r>
    </w:p>
    <w:p w14:paraId="14E7AE83" w14:textId="77777777" w:rsidR="007B22EC" w:rsidRDefault="007B22EC" w:rsidP="007B22EC">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71E8D9E" w14:textId="77777777" w:rsidR="007B22EC" w:rsidRDefault="007B22EC" w:rsidP="007B22EC">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0A2B9874" w14:textId="77777777" w:rsidR="007B22EC" w:rsidRDefault="007B22EC" w:rsidP="007B22EC">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45845A81" w14:textId="77777777" w:rsidR="007B22EC" w:rsidRDefault="007B22EC" w:rsidP="007B22EC">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0190E1D5" w14:textId="77777777" w:rsidR="007B22EC" w:rsidRDefault="007B22EC" w:rsidP="007B22EC">
      <w:pPr>
        <w:pStyle w:val="Bibliography"/>
      </w:pPr>
      <w:r>
        <w:t>2016a. Methods for determination of nitrogen-containing matters (with corrections) (Методы определения азотсодержащих веществ (с Поправками)).</w:t>
      </w:r>
    </w:p>
    <w:p w14:paraId="2E344920" w14:textId="77777777" w:rsidR="007B22EC" w:rsidRDefault="007B22EC" w:rsidP="007B22EC">
      <w:pPr>
        <w:pStyle w:val="Bibliography"/>
      </w:pPr>
      <w:r>
        <w:t>2016b. Methods for determination of phosphorus-containing matters (with corrections) (Методы определения фосфорсодержащих веществ).</w:t>
      </w:r>
    </w:p>
    <w:p w14:paraId="26E61291" w14:textId="77777777" w:rsidR="007B22EC" w:rsidRDefault="007B22EC" w:rsidP="007B22EC">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7AA085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5D0221D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sidR="00433FA2">
        <w:rPr>
          <w:rFonts w:ascii="Times New Roman" w:eastAsia="Times New Roman" w:hAnsi="Times New Roman" w:cs="Times New Roman"/>
          <w:sz w:val="24"/>
          <w:szCs w:val="24"/>
        </w:rPr>
        <w:t xml:space="preserve">Tatiana </w:t>
      </w:r>
      <w:proofErr w:type="spellStart"/>
      <w:r w:rsidR="00433FA2">
        <w:rPr>
          <w:rFonts w:ascii="Times New Roman" w:eastAsia="Times New Roman" w:hAnsi="Times New Roman" w:cs="Times New Roman"/>
          <w:sz w:val="24"/>
          <w:szCs w:val="24"/>
        </w:rPr>
        <w:t>Ya</w:t>
      </w:r>
      <w:proofErr w:type="spellEnd"/>
      <w:r w:rsidR="0039276E">
        <w:rPr>
          <w:rFonts w:ascii="Times New Roman" w:eastAsia="Times New Roman" w:hAnsi="Times New Roman" w:cs="Times New Roman"/>
          <w:sz w:val="24"/>
          <w:szCs w:val="24"/>
        </w:rPr>
        <w:t xml:space="preserve">. </w:t>
      </w:r>
      <w:proofErr w:type="spellStart"/>
      <w:r w:rsidR="0039276E">
        <w:rPr>
          <w:rFonts w:ascii="Times New Roman" w:eastAsia="Times New Roman" w:hAnsi="Times New Roman" w:cs="Times New Roman"/>
          <w:sz w:val="24"/>
          <w:szCs w:val="24"/>
        </w:rPr>
        <w:t>Sitnikova</w:t>
      </w:r>
      <w:proofErr w:type="spellEnd"/>
      <w:r w:rsidR="0039276E">
        <w:rPr>
          <w:rFonts w:ascii="Times New Roman" w:eastAsia="Times New Roman" w:hAnsi="Times New Roman" w:cs="Times New Roman"/>
          <w:sz w:val="24"/>
          <w:szCs w:val="24"/>
        </w:rPr>
        <w:t xml:space="preserve">, Irina V. </w:t>
      </w:r>
      <w:proofErr w:type="spellStart"/>
      <w:r w:rsidR="0039276E">
        <w:rPr>
          <w:rFonts w:ascii="Times New Roman" w:eastAsia="Times New Roman" w:hAnsi="Times New Roman" w:cs="Times New Roman"/>
          <w:sz w:val="24"/>
          <w:szCs w:val="24"/>
        </w:rPr>
        <w:t>Mekhanikova</w:t>
      </w:r>
      <w:proofErr w:type="spellEnd"/>
      <w:r w:rsidR="003927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and J</w:t>
      </w:r>
      <w:r w:rsidR="00AF0A5E">
        <w:rPr>
          <w:rFonts w:ascii="Times New Roman" w:eastAsia="Times New Roman" w:hAnsi="Times New Roman" w:cs="Times New Roman"/>
          <w:sz w:val="24"/>
          <w:szCs w:val="24"/>
        </w:rPr>
        <w:t>ames</w:t>
      </w:r>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200E08BD"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7963170B"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r>
        <w:rPr>
          <w:rFonts w:ascii="Times New Roman" w:eastAsia="Times New Roman" w:hAnsi="Times New Roman" w:cs="Times New Roman"/>
          <w:sz w:val="24"/>
          <w:szCs w:val="24"/>
        </w:rPr>
        <w:t xml:space="preserve">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D87CB" w14:textId="77777777" w:rsidR="004C60B5" w:rsidRDefault="004C60B5" w:rsidP="00150A0F">
      <w:pPr>
        <w:spacing w:line="240" w:lineRule="auto"/>
      </w:pPr>
      <w:r>
        <w:separator/>
      </w:r>
    </w:p>
  </w:endnote>
  <w:endnote w:type="continuationSeparator" w:id="0">
    <w:p w14:paraId="00454DAF" w14:textId="77777777" w:rsidR="004C60B5" w:rsidRDefault="004C60B5"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144FA5" w14:textId="77777777" w:rsidR="004C60B5" w:rsidRDefault="004C60B5" w:rsidP="00150A0F">
      <w:pPr>
        <w:spacing w:line="240" w:lineRule="auto"/>
      </w:pPr>
      <w:r>
        <w:separator/>
      </w:r>
    </w:p>
  </w:footnote>
  <w:footnote w:type="continuationSeparator" w:id="0">
    <w:p w14:paraId="700448FE" w14:textId="77777777" w:rsidR="004C60B5" w:rsidRDefault="004C60B5"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25661"/>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334B"/>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0C1E"/>
    <w:rsid w:val="002B6FD9"/>
    <w:rsid w:val="002B712F"/>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922"/>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276E"/>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3FA2"/>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5E84"/>
    <w:rsid w:val="004B79EC"/>
    <w:rsid w:val="004B7DF8"/>
    <w:rsid w:val="004C1747"/>
    <w:rsid w:val="004C1CF1"/>
    <w:rsid w:val="004C60B5"/>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5F65"/>
    <w:rsid w:val="00766DEE"/>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4D40"/>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3B7"/>
    <w:rsid w:val="00AB7989"/>
    <w:rsid w:val="00AC0177"/>
    <w:rsid w:val="00AC3702"/>
    <w:rsid w:val="00AC75E6"/>
    <w:rsid w:val="00AD5FD9"/>
    <w:rsid w:val="00AD6733"/>
    <w:rsid w:val="00AD7A0D"/>
    <w:rsid w:val="00AE06B7"/>
    <w:rsid w:val="00AE6372"/>
    <w:rsid w:val="00AF0312"/>
    <w:rsid w:val="00AF0A5E"/>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0657"/>
    <w:rsid w:val="00F11593"/>
    <w:rsid w:val="00F233B5"/>
    <w:rsid w:val="00F23BF5"/>
    <w:rsid w:val="00F25311"/>
    <w:rsid w:val="00F27E02"/>
    <w:rsid w:val="00F315BA"/>
    <w:rsid w:val="00F34A1E"/>
    <w:rsid w:val="00F35616"/>
    <w:rsid w:val="00F36FA7"/>
    <w:rsid w:val="00F435BB"/>
    <w:rsid w:val="00F5144C"/>
    <w:rsid w:val="00F536BA"/>
    <w:rsid w:val="00F551E4"/>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B5D5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6A12A-75C1-4EE4-A71F-410EAA4CE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54</Pages>
  <Words>48304</Words>
  <Characters>275333</Characters>
  <Application>Microsoft Office Word</Application>
  <DocSecurity>0</DocSecurity>
  <Lines>2294</Lines>
  <Paragraphs>64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7</cp:revision>
  <cp:lastPrinted>2020-10-24T22:08:00Z</cp:lastPrinted>
  <dcterms:created xsi:type="dcterms:W3CDTF">2020-11-07T23:21:00Z</dcterms:created>
  <dcterms:modified xsi:type="dcterms:W3CDTF">2020-11-0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7nCMHGi"/&gt;&lt;style id="http://www.zotero.org/styles/limnology-and-oceanography" hasBibliography="1" bibliographyStyleHasBeenSet="1"/&gt;&lt;prefs&gt;&lt;pref name="fieldType" value="Field"/&gt;&lt;/prefs&gt;&lt;/data&gt;</vt:lpwstr>
  </property>
</Properties>
</file>